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2970568"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w:t>
      </w:r>
      <w:proofErr w:type="spellStart"/>
      <w:r w:rsidR="00873650" w:rsidRPr="00A37ACA">
        <w:rPr>
          <w:rFonts w:ascii="Times New Roman" w:hAnsi="Times New Roman" w:cs="Times New Roman"/>
        </w:rPr>
        <w:t>Afrobarometer</w:t>
      </w:r>
      <w:proofErr w:type="spellEnd"/>
      <w:r w:rsidR="00873650" w:rsidRPr="00A37ACA">
        <w:rPr>
          <w:rFonts w:ascii="Times New Roman" w:hAnsi="Times New Roman" w:cs="Times New Roman"/>
        </w:rPr>
        <w:t xml:space="preserve">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poverty, authoritarian values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2EFEB27A"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so</w:t>
      </w:r>
      <w:r w:rsidR="00867F76">
        <w:rPr>
          <w:rFonts w:ascii="Times New Roman" w:hAnsi="Times New Roman" w:cs="Times New Roman"/>
        </w:rPr>
        <w:t xml:space="preserve"> </w:t>
      </w:r>
      <w:r w:rsidR="001D757C">
        <w:rPr>
          <w:rFonts w:ascii="Times New Roman" w:hAnsi="Times New Roman" w:cs="Times New Roman"/>
        </w:rPr>
        <w:t>as to 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36B925F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processed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28921CF6" w14:textId="77777777"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w:t>
      </w:r>
      <w:proofErr w:type="spellStart"/>
      <w:r w:rsidR="002926D3">
        <w:rPr>
          <w:rFonts w:ascii="Times New Roman" w:hAnsi="Times New Roman" w:cs="Times New Roman"/>
        </w:rPr>
        <w:t>Valkengoed</w:t>
      </w:r>
      <w:proofErr w:type="spellEnd"/>
      <w:r w:rsidR="002926D3">
        <w:rPr>
          <w:rFonts w:ascii="Times New Roman" w:hAnsi="Times New Roman" w:cs="Times New Roman"/>
        </w:rPr>
        <w:t xml:space="preserve">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8C5BA8C"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are able to include just a handful of CCP predictors. For instance, significant predictors such as ideology or </w:t>
      </w:r>
      <w:r>
        <w:rPr>
          <w:rFonts w:ascii="Times New Roman" w:hAnsi="Times New Roman" w:cs="Times New Roman"/>
        </w:rPr>
        <w:lastRenderedPageBreak/>
        <w:t xml:space="preserve">local weather 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w:t>
      </w:r>
      <w:proofErr w:type="spellStart"/>
      <w:r>
        <w:rPr>
          <w:rFonts w:ascii="Times New Roman" w:hAnsi="Times New Roman" w:cs="Times New Roman"/>
        </w:rPr>
        <w:t>Afrobarometer</w:t>
      </w:r>
      <w:proofErr w:type="spellEnd"/>
      <w:r>
        <w:rPr>
          <w:rFonts w:ascii="Times New Roman" w:hAnsi="Times New Roman" w:cs="Times New Roman"/>
        </w:rPr>
        <w:t xml:space="preserve">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0A7847D2"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0-1).</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w:t>
      </w:r>
      <w:r w:rsidR="00FB0DCD">
        <w:rPr>
          <w:rFonts w:ascii="Times New Roman" w:hAnsi="Times New Roman" w:cs="Times New Roman"/>
          <w:i/>
          <w:iCs/>
        </w:rPr>
        <w:t>e</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1=much better, 5</w:t>
      </w:r>
      <w:r w:rsidR="009E4B00">
        <w:rPr>
          <w:rFonts w:ascii="Times New Roman" w:hAnsi="Times New Roman" w:cs="Times New Roman"/>
        </w:rPr>
        <w:t>=much 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the last question. </w:t>
      </w:r>
      <w:r w:rsidR="009E4B00" w:rsidRPr="009E4B00">
        <w:rPr>
          <w:rFonts w:ascii="Times New Roman" w:hAnsi="Times New Roman" w:cs="Times New Roman"/>
        </w:rPr>
        <w:t>Self-e</w:t>
      </w:r>
      <w:r w:rsidR="009E4B00">
        <w:rPr>
          <w:rFonts w:ascii="Times New Roman" w:hAnsi="Times New Roman" w:cs="Times New Roman"/>
        </w:rPr>
        <w:t>ffi</w:t>
      </w:r>
      <w:r w:rsidR="009E4B00" w:rsidRPr="009E4B00">
        <w:rPr>
          <w:rFonts w:ascii="Times New Roman" w:hAnsi="Times New Roman" w:cs="Times New Roman"/>
        </w:rPr>
        <w:t xml:space="preserve">cacy: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xml:space="preserve">” (0=nothing, 1=a little bit/a lot). </w:t>
      </w:r>
    </w:p>
    <w:p w14:paraId="17B82E05" w14:textId="249D39AD" w:rsidR="009E4B00" w:rsidRDefault="009E4B00" w:rsidP="009E4B00">
      <w:pPr>
        <w:spacing w:line="480" w:lineRule="auto"/>
        <w:rPr>
          <w:rFonts w:ascii="Times New Roman" w:hAnsi="Times New Roman" w:cs="Times New Roman"/>
        </w:rPr>
      </w:pPr>
    </w:p>
    <w:p w14:paraId="3EBA63EF" w14:textId="4052CC30" w:rsidR="009E4B00" w:rsidRDefault="009E4B00" w:rsidP="009E4B00">
      <w:pPr>
        <w:spacing w:line="480" w:lineRule="auto"/>
        <w:rPr>
          <w:rFonts w:ascii="Times New Roman" w:hAnsi="Times New Roman" w:cs="Times New Roman"/>
        </w:rPr>
      </w:pPr>
      <w:r>
        <w:rPr>
          <w:rFonts w:ascii="Times New Roman" w:hAnsi="Times New Roman" w:cs="Times New Roman"/>
        </w:rPr>
        <w:t>For climatic variables, first we 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w:t>
      </w:r>
      <w:proofErr w:type="spellStart"/>
      <w:r>
        <w:rPr>
          <w:rFonts w:ascii="Times New Roman" w:hAnsi="Times New Roman" w:cs="Times New Roman"/>
        </w:rPr>
        <w:t>Afrobarometer</w:t>
      </w:r>
      <w:proofErr w:type="spellEnd"/>
      <w:r>
        <w:rPr>
          <w:rFonts w:ascii="Times New Roman" w:hAnsi="Times New Roman" w:cs="Times New Roman"/>
        </w:rPr>
        <w:t xml:space="preserve">.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 xml:space="preserve">Adding </w:t>
      </w:r>
      <w:proofErr w:type="spellStart"/>
      <w:r w:rsidR="00F0350A">
        <w:rPr>
          <w:rFonts w:ascii="Times New Roman" w:hAnsi="Times New Roman" w:cs="Times New Roman"/>
        </w:rPr>
        <w:t>Afrobarometer</w:t>
      </w:r>
      <w:proofErr w:type="spellEnd"/>
      <w:r w:rsidR="00F0350A">
        <w:rPr>
          <w:rFonts w:ascii="Times New Roman" w:hAnsi="Times New Roman" w:cs="Times New Roman"/>
        </w:rPr>
        <w:t xml:space="preserve">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proofErr w:type="spellStart"/>
      <w:r w:rsidR="00683ACF">
        <w:rPr>
          <w:rFonts w:ascii="Times New Roman" w:hAnsi="Times New Roman" w:cs="Times New Roman"/>
          <w:i/>
          <w:iCs/>
        </w:rPr>
        <w:t>missRanger</w:t>
      </w:r>
      <w:proofErr w:type="spellEnd"/>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1794BFDA"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al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0AAD573"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84305B">
        <w:rPr>
          <w:rFonts w:ascii="Cambria Math" w:hAnsi="Cambria Math" w:cs="Cambria Math"/>
        </w:rPr>
        <w:instrText>∼</w:instrText>
      </w:r>
      <w:r w:rsidR="0084305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34765D07"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they predict responses for each level of the predictor while holding the rest of variables</w:t>
      </w:r>
      <w:r>
        <w:rPr>
          <w:rFonts w:ascii="Times New Roman" w:hAnsi="Times New Roman" w:cs="Times New Roman"/>
        </w:rPr>
        <w:t xml:space="preserve"> </w:t>
      </w:r>
      <w:r w:rsidRPr="00E166BC">
        <w:rPr>
          <w:rFonts w:ascii="Times New Roman" w:hAnsi="Times New Roman" w:cs="Times New Roman"/>
        </w:rPr>
        <w:t xml:space="preserve">constant. We use the </w:t>
      </w:r>
      <w:proofErr w:type="spellStart"/>
      <w:r w:rsidRPr="00E166BC">
        <w:rPr>
          <w:rFonts w:ascii="Times New Roman" w:hAnsi="Times New Roman" w:cs="Times New Roman"/>
          <w:i/>
          <w:iCs/>
        </w:rPr>
        <w:t>randomForestSRC</w:t>
      </w:r>
      <w:proofErr w:type="spellEnd"/>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BDB930F" w14:textId="77777777" w:rsidR="00DD2D62" w:rsidRDefault="00DD2D62" w:rsidP="00E166BC">
      <w:pPr>
        <w:spacing w:line="480" w:lineRule="auto"/>
        <w:rPr>
          <w:rFonts w:ascii="Times New Roman" w:hAnsi="Times New Roman" w:cs="Times New Roman"/>
        </w:rPr>
      </w:pPr>
    </w:p>
    <w:p w14:paraId="2FCE747D" w14:textId="77777777" w:rsidR="00DD2D62" w:rsidRDefault="00DD2D62" w:rsidP="00182DE4">
      <w:pPr>
        <w:spacing w:line="480" w:lineRule="auto"/>
        <w:rPr>
          <w:rFonts w:ascii="Times New Roman" w:hAnsi="Times New Roman" w:cs="Times New Roman"/>
          <w:b/>
        </w:rPr>
      </w:pPr>
    </w:p>
    <w:p w14:paraId="0E05B8AC" w14:textId="67E74EFF" w:rsidR="00CE0CC2"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043610FE" w14:textId="226FD489" w:rsidR="00DD2D62" w:rsidRDefault="00DD2D62" w:rsidP="00182DE4">
      <w:pPr>
        <w:spacing w:line="480" w:lineRule="auto"/>
        <w:rPr>
          <w:rFonts w:ascii="Times New Roman" w:hAnsi="Times New Roman" w:cs="Times New Roman"/>
          <w:bCs/>
        </w:rPr>
      </w:pPr>
      <w:r>
        <w:rPr>
          <w:rFonts w:ascii="Times New Roman" w:hAnsi="Times New Roman" w:cs="Times New Roman"/>
          <w:bCs/>
          <w:i/>
          <w:iCs/>
        </w:rPr>
        <w:t>CC awareness</w:t>
      </w:r>
    </w:p>
    <w:p w14:paraId="373960E4" w14:textId="0E12CFF5" w:rsidR="00DD2D62" w:rsidRPr="00DD2D62" w:rsidRDefault="007C3395" w:rsidP="0074455D">
      <w:pPr>
        <w:spacing w:line="480" w:lineRule="auto"/>
        <w:rPr>
          <w:rFonts w:ascii="Times New Roman" w:hAnsi="Times New Roman" w:cs="Times New Roman"/>
          <w:bCs/>
        </w:rPr>
      </w:pPr>
      <w:r>
        <w:rPr>
          <w:rFonts w:ascii="Times New Roman" w:hAnsi="Times New Roman" w:cs="Times New Roman"/>
          <w:bCs/>
        </w:rPr>
        <w:t xml:space="preserve">Fig. 1A presents the most important predictors for being aware of climate change in Africa. </w:t>
      </w:r>
      <w:r w:rsidR="00DD2D62">
        <w:rPr>
          <w:rFonts w:ascii="Times New Roman" w:hAnsi="Times New Roman" w:cs="Times New Roman"/>
          <w:bCs/>
        </w:rPr>
        <w:t xml:space="preserve">Education level and the frequency of access to online news </w:t>
      </w:r>
      <w:r>
        <w:rPr>
          <w:rFonts w:ascii="Times New Roman" w:hAnsi="Times New Roman" w:cs="Times New Roman"/>
          <w:bCs/>
        </w:rPr>
        <w:t>(via the internet and social media) are fundamental for CC awareness. Both have positive effects. Perceiving that climate conditions for agricultural production (</w:t>
      </w:r>
      <w:r w:rsidRPr="007C3395">
        <w:rPr>
          <w:rFonts w:ascii="Times New Roman" w:hAnsi="Times New Roman" w:cs="Times New Roman"/>
          <w:bCs/>
          <w:i/>
          <w:iCs/>
        </w:rPr>
        <w:t>agric. cond.</w:t>
      </w:r>
      <w:r>
        <w:rPr>
          <w:rFonts w:ascii="Times New Roman" w:hAnsi="Times New Roman" w:cs="Times New Roman"/>
          <w:bCs/>
        </w:rPr>
        <w:t xml:space="preserve">)  have changed in the last decade is positively related to CC awareness, but the effect is higher for perceived worsening (positive values), as Fig. 1B illustrates. Ideology and interest in politics are also important covariates. Authoritarians (being favourable to one-party rule) significantly decreases awareness, while talking about politics has the opposite effect. We find a gender gap for awareness, as women are </w:t>
      </w:r>
      <w:r w:rsidR="009132D9">
        <w:rPr>
          <w:rFonts w:ascii="Times New Roman" w:hAnsi="Times New Roman" w:cs="Times New Roman"/>
          <w:bCs/>
        </w:rPr>
        <w:t>about 5.4% less likely to know about climate change.</w:t>
      </w:r>
      <w:r w:rsidR="0074455D">
        <w:rPr>
          <w:rFonts w:ascii="Times New Roman" w:hAnsi="Times New Roman" w:cs="Times New Roman"/>
          <w:bCs/>
        </w:rPr>
        <w:t xml:space="preserve"> L</w:t>
      </w:r>
      <w:r w:rsidR="00FB0DCD">
        <w:rPr>
          <w:rFonts w:ascii="Times New Roman" w:hAnsi="Times New Roman" w:cs="Times New Roman"/>
          <w:bCs/>
        </w:rPr>
        <w:t xml:space="preserve">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lower precipitations and more severe droughts (SPEI) are associated with higher CC awareness, but their direct effects are of less magnitude than </w:t>
      </w:r>
      <w:r w:rsidR="00FB0DCD">
        <w:rPr>
          <w:rFonts w:ascii="Times New Roman" w:hAnsi="Times New Roman" w:cs="Times New Roman"/>
          <w:bCs/>
        </w:rPr>
        <w:lastRenderedPageBreak/>
        <w:t xml:space="preserve">education, information or ideology. </w:t>
      </w:r>
      <w:r w:rsidR="0074455D" w:rsidRPr="0074455D">
        <w:rPr>
          <w:rFonts w:ascii="Times New Roman" w:hAnsi="Times New Roman" w:cs="Times New Roman"/>
          <w:bCs/>
        </w:rPr>
        <w:t>Regarding</w:t>
      </w:r>
      <w:r w:rsidR="0074455D">
        <w:rPr>
          <w:rFonts w:ascii="Times New Roman" w:hAnsi="Times New Roman" w:cs="Times New Roman"/>
          <w:bCs/>
        </w:rPr>
        <w:t xml:space="preserve"> </w:t>
      </w:r>
      <w:r w:rsidR="0074455D" w:rsidRPr="0074455D">
        <w:rPr>
          <w:rFonts w:ascii="Times New Roman" w:hAnsi="Times New Roman" w:cs="Times New Roman"/>
          <w:bCs/>
        </w:rPr>
        <w:t xml:space="preserve">religion, we </w:t>
      </w:r>
      <w:r w:rsidR="0074455D">
        <w:rPr>
          <w:rFonts w:ascii="Times New Roman" w:hAnsi="Times New Roman" w:cs="Times New Roman"/>
          <w:bCs/>
        </w:rPr>
        <w:t>fi</w:t>
      </w:r>
      <w:r w:rsidR="0074455D" w:rsidRPr="0074455D">
        <w:rPr>
          <w:rFonts w:ascii="Times New Roman" w:hAnsi="Times New Roman" w:cs="Times New Roman"/>
          <w:bCs/>
        </w:rPr>
        <w:t>nd mixed results: while being religious (any denomination) has a positive relation,</w:t>
      </w:r>
      <w:r w:rsidR="0074455D">
        <w:rPr>
          <w:rFonts w:ascii="Times New Roman" w:hAnsi="Times New Roman" w:cs="Times New Roman"/>
          <w:bCs/>
        </w:rPr>
        <w:t xml:space="preserve"> </w:t>
      </w:r>
      <w:r w:rsidR="0074455D" w:rsidRPr="0074455D">
        <w:rPr>
          <w:rFonts w:ascii="Times New Roman" w:hAnsi="Times New Roman" w:cs="Times New Roman"/>
          <w:bCs/>
        </w:rPr>
        <w:t>supporting the rule of religious law reduces CC awareness.</w:t>
      </w:r>
      <w:r w:rsidR="0074455D">
        <w:rPr>
          <w:rFonts w:ascii="Times New Roman" w:hAnsi="Times New Roman" w:cs="Times New Roman"/>
          <w:bCs/>
        </w:rPr>
        <w:t xml:space="preserve"> All predictors included in Fig. 1B are significant at 1%.  </w:t>
      </w:r>
    </w:p>
    <w:p w14:paraId="7FB828C0" w14:textId="69A15AF4" w:rsidR="00DD2D62" w:rsidRPr="00A37ACA" w:rsidRDefault="00FB0DCD" w:rsidP="00182DE4">
      <w:pPr>
        <w:spacing w:line="480" w:lineRule="auto"/>
        <w:rPr>
          <w:rFonts w:ascii="Times New Roman" w:hAnsi="Times New Roman" w:cs="Times New Roman"/>
          <w:b/>
        </w:rPr>
      </w:pPr>
      <w:r>
        <w:rPr>
          <w:rFonts w:ascii="Times New Roman" w:hAnsi="Times New Roman" w:cs="Times New Roman"/>
          <w:b/>
        </w:rPr>
        <w:t>Fig 1</w:t>
      </w:r>
    </w:p>
    <w:p w14:paraId="49CFD9E9" w14:textId="4104A46D" w:rsidR="00CE0CC2" w:rsidRDefault="00DD2D62" w:rsidP="00182DE4">
      <w:pPr>
        <w:spacing w:line="480" w:lineRule="auto"/>
        <w:rPr>
          <w:rFonts w:ascii="Times New Roman" w:hAnsi="Times New Roman" w:cs="Times New Roman"/>
        </w:rPr>
      </w:pPr>
      <w:r>
        <w:rPr>
          <w:noProof/>
        </w:rPr>
        <w:drawing>
          <wp:inline distT="0" distB="0" distL="0" distR="0" wp14:anchorId="6E0FB47A" wp14:editId="5B424DCC">
            <wp:extent cx="5274310" cy="276606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A24B652" w14:textId="1F421A51" w:rsidR="00FB0DCD" w:rsidRDefault="00FB0DCD" w:rsidP="00182DE4">
      <w:pPr>
        <w:spacing w:line="480" w:lineRule="auto"/>
        <w:rPr>
          <w:rFonts w:ascii="Times New Roman" w:hAnsi="Times New Roman" w:cs="Times New Roman"/>
        </w:rPr>
      </w:pPr>
    </w:p>
    <w:p w14:paraId="45F84F7F" w14:textId="2672217C" w:rsidR="00FB0DCD" w:rsidRDefault="00FB0DCD" w:rsidP="00182DE4">
      <w:pPr>
        <w:spacing w:line="480" w:lineRule="auto"/>
        <w:rPr>
          <w:rFonts w:ascii="Times New Roman" w:hAnsi="Times New Roman" w:cs="Times New Roman"/>
          <w:i/>
          <w:iCs/>
        </w:rPr>
      </w:pPr>
      <w:r>
        <w:rPr>
          <w:rFonts w:ascii="Times New Roman" w:hAnsi="Times New Roman" w:cs="Times New Roman"/>
          <w:i/>
          <w:iCs/>
        </w:rPr>
        <w:t>Belief in human cause</w:t>
      </w:r>
    </w:p>
    <w:p w14:paraId="037B52CA" w14:textId="54AFDA27" w:rsidR="0074455D" w:rsidRPr="0074455D" w:rsidRDefault="00BF43F4" w:rsidP="00182DE4">
      <w:pPr>
        <w:spacing w:line="480" w:lineRule="auto"/>
        <w:rPr>
          <w:rFonts w:ascii="Times New Roman" w:hAnsi="Times New Roman" w:cs="Times New Roman"/>
        </w:rPr>
      </w:pPr>
      <w:r>
        <w:rPr>
          <w:rFonts w:ascii="Times New Roman" w:hAnsi="Times New Roman" w:cs="Times New Roman"/>
        </w:rPr>
        <w:t xml:space="preserve">Fig 2A shows the most important predictors of believing in the human causation of CC. Local weather changes are the main predictors, above education, information or ideology. </w:t>
      </w:r>
      <w:r w:rsidR="003E5ABD">
        <w:rPr>
          <w:rFonts w:ascii="Times New Roman" w:hAnsi="Times New Roman" w:cs="Times New Roman"/>
        </w:rPr>
        <w:t xml:space="preserve">A </w:t>
      </w:r>
      <w:r>
        <w:rPr>
          <w:rFonts w:ascii="Times New Roman" w:hAnsi="Times New Roman" w:cs="Times New Roman"/>
        </w:rPr>
        <w:t>1</w:t>
      </w:r>
      <w:r w:rsidR="003E5ABD">
        <w:rPr>
          <w:rFonts w:ascii="Times New Roman" w:hAnsi="Times New Roman" w:cs="Times New Roman"/>
        </w:rPr>
        <w:t xml:space="preserve"> </w:t>
      </w:r>
      <w:r>
        <w:rPr>
          <w:rFonts w:ascii="Times New Roman" w:hAnsi="Times New Roman" w:cs="Times New Roman"/>
        </w:rPr>
        <w:t xml:space="preserve">SD rise of mean temperatures </w:t>
      </w:r>
      <w:r w:rsidR="003E5ABD">
        <w:rPr>
          <w:rFonts w:ascii="Times New Roman" w:hAnsi="Times New Roman" w:cs="Times New Roman"/>
        </w:rPr>
        <w:t xml:space="preserve">is associated with almost a 6pp increase in belief in human cause. Changing precipitations have the opposite effect, with less magnitude. </w:t>
      </w:r>
    </w:p>
    <w:p w14:paraId="73C0880F" w14:textId="0A13C396" w:rsidR="0074455D" w:rsidRDefault="0074455D" w:rsidP="00182DE4">
      <w:pPr>
        <w:spacing w:line="480" w:lineRule="auto"/>
        <w:rPr>
          <w:rFonts w:ascii="Times New Roman" w:hAnsi="Times New Roman" w:cs="Times New Roman"/>
        </w:rPr>
      </w:pPr>
    </w:p>
    <w:p w14:paraId="33431933" w14:textId="7ECD7C42" w:rsidR="00BF43F4" w:rsidRPr="0074455D" w:rsidRDefault="00BF43F4" w:rsidP="00182DE4">
      <w:pPr>
        <w:spacing w:line="480" w:lineRule="auto"/>
        <w:rPr>
          <w:rFonts w:ascii="Times New Roman" w:hAnsi="Times New Roman" w:cs="Times New Roman"/>
        </w:rPr>
      </w:pPr>
      <w:r>
        <w:rPr>
          <w:noProof/>
        </w:rPr>
        <w:lastRenderedPageBreak/>
        <w:drawing>
          <wp:inline distT="0" distB="0" distL="0" distR="0" wp14:anchorId="2C24F3DA" wp14:editId="6BB90E32">
            <wp:extent cx="5274310" cy="2766060"/>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3F1D9EC8" w14:textId="50AD7449" w:rsidR="00FB0DCD" w:rsidRPr="00FB0DCD" w:rsidRDefault="00FB0DCD" w:rsidP="00182DE4">
      <w:pPr>
        <w:spacing w:line="480" w:lineRule="auto"/>
        <w:rPr>
          <w:rFonts w:ascii="Times New Roman" w:hAnsi="Times New Roman" w:cs="Times New Roman"/>
        </w:rPr>
      </w:pPr>
      <w:r>
        <w:rPr>
          <w:noProof/>
        </w:rPr>
        <w:lastRenderedPageBreak/>
        <w:drawing>
          <wp:inline distT="0" distB="0" distL="0" distR="0" wp14:anchorId="13B03680" wp14:editId="1457B36E">
            <wp:extent cx="5274310" cy="276606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r>
        <w:rPr>
          <w:noProof/>
        </w:rPr>
        <w:drawing>
          <wp:inline distT="0" distB="0" distL="0" distR="0" wp14:anchorId="6A279AA6" wp14:editId="2345B77D">
            <wp:extent cx="5274310" cy="2766060"/>
            <wp:effectExtent l="0" t="0" r="254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r>
        <w:rPr>
          <w:noProof/>
        </w:rPr>
        <w:drawing>
          <wp:inline distT="0" distB="0" distL="0" distR="0" wp14:anchorId="0FC4DB3E" wp14:editId="2952FF38">
            <wp:extent cx="5274310" cy="276606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ED83862" w14:textId="312FE5A1"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lastRenderedPageBreak/>
        <w:t>Discussion</w:t>
      </w:r>
    </w:p>
    <w:p w14:paraId="18898931" w14:textId="58CE343A" w:rsidR="00CE0CC2" w:rsidRDefault="00CE0CC2" w:rsidP="00182DE4">
      <w:pPr>
        <w:spacing w:line="480" w:lineRule="auto"/>
        <w:rPr>
          <w:rFonts w:ascii="Times New Roman" w:hAnsi="Times New Roman" w:cs="Times New Roman"/>
        </w:rPr>
      </w:pPr>
    </w:p>
    <w:p w14:paraId="79B67400" w14:textId="77777777" w:rsidR="004178E4" w:rsidRPr="00A37ACA" w:rsidRDefault="004178E4"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59251961" w14:textId="18405E22" w:rsidR="00CE0CC2" w:rsidRDefault="00CE0CC2" w:rsidP="00182DE4">
      <w:pPr>
        <w:spacing w:line="480" w:lineRule="auto"/>
        <w:rPr>
          <w:rFonts w:ascii="Times New Roman" w:hAnsi="Times New Roman" w:cs="Times New Roman"/>
        </w:rPr>
      </w:pPr>
    </w:p>
    <w:p w14:paraId="7867FE6A" w14:textId="77777777" w:rsidR="004178E4" w:rsidRPr="00A37ACA" w:rsidRDefault="004178E4" w:rsidP="00182DE4">
      <w:pPr>
        <w:spacing w:line="480" w:lineRule="auto"/>
        <w:rPr>
          <w:rFonts w:ascii="Times New Roman" w:hAnsi="Times New Roman" w:cs="Times New Roman"/>
        </w:rPr>
      </w:pPr>
    </w:p>
    <w:p w14:paraId="456E3138" w14:textId="77777777" w:rsidR="004178E4" w:rsidRDefault="004178E4">
      <w:pPr>
        <w:rPr>
          <w:rFonts w:ascii="Times New Roman" w:hAnsi="Times New Roman" w:cs="Times New Roman"/>
          <w:b/>
        </w:rPr>
      </w:pPr>
      <w:r>
        <w:rPr>
          <w:rFonts w:ascii="Times New Roman" w:hAnsi="Times New Roman" w:cs="Times New Roman"/>
          <w:b/>
        </w:rPr>
        <w:br w:type="page"/>
      </w: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lastRenderedPageBreak/>
        <w:t>References</w:t>
      </w:r>
    </w:p>
    <w:p w14:paraId="5478ABFE" w14:textId="2B8A6A6A" w:rsidR="0084305B" w:rsidRPr="0084305B" w:rsidRDefault="00DA66E1" w:rsidP="0084305B">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4305B" w:rsidRPr="0084305B">
        <w:rPr>
          <w:rFonts w:ascii="Times New Roman" w:hAnsi="Times New Roman" w:cs="Times New Roman"/>
          <w:noProof/>
        </w:rPr>
        <w:t xml:space="preserve">1. </w:t>
      </w:r>
      <w:r w:rsidR="0084305B" w:rsidRPr="0084305B">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46B0F1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 </w:t>
      </w:r>
      <w:r w:rsidRPr="0084305B">
        <w:rPr>
          <w:rFonts w:ascii="Times New Roman" w:hAnsi="Times New Roman" w:cs="Times New Roman"/>
          <w:noProof/>
        </w:rPr>
        <w:tab/>
        <w:t>Gifford R. The Dragons of Inaction. Psychological Barriers That Limit Climate Change Mitigation and Adaptation. Am Psychol. 2011;66. doi:10.1037/a0023566</w:t>
      </w:r>
    </w:p>
    <w:p w14:paraId="0A2F64D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 </w:t>
      </w:r>
      <w:r w:rsidRPr="0084305B">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73D34E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 </w:t>
      </w:r>
      <w:r w:rsidRPr="0084305B">
        <w:rPr>
          <w:rFonts w:ascii="Times New Roman" w:hAnsi="Times New Roman" w:cs="Times New Roman"/>
          <w:noProof/>
        </w:rPr>
        <w:tab/>
        <w:t>van Valkengoed AM, Steg L. Meta-analyses of factors motivating climate change adaptation behaviour. Nat Clim Chang. 2019;9: 158–163. doi:10.1038/s41558-018-0371-y</w:t>
      </w:r>
    </w:p>
    <w:p w14:paraId="6223216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5. </w:t>
      </w:r>
      <w:r w:rsidRPr="0084305B">
        <w:rPr>
          <w:rFonts w:ascii="Times New Roman" w:hAnsi="Times New Roman" w:cs="Times New Roman"/>
          <w:noProof/>
        </w:rPr>
        <w:tab/>
        <w:t>Blennow K, Persson J, Tomé M, Hanewinkel M. Climate Change: Believing and Seeing Implies Adapting. Krueger F, editor. PLoS One. 2012;7: e50182. doi:10.1371/journal.pone.0050182</w:t>
      </w:r>
    </w:p>
    <w:p w14:paraId="78C4B7E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6. </w:t>
      </w:r>
      <w:r w:rsidRPr="0084305B">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2DCF995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7. </w:t>
      </w:r>
      <w:r w:rsidRPr="0084305B">
        <w:rPr>
          <w:rFonts w:ascii="Times New Roman" w:hAnsi="Times New Roman" w:cs="Times New Roman"/>
          <w:noProof/>
        </w:rPr>
        <w:tab/>
        <w:t>Afrobarometer. Afrobarometer Data, 7th Round. 2019 [cited 11 Mar 2021]. Available: https://afrobarometer.org/data/data-use-policy</w:t>
      </w:r>
    </w:p>
    <w:p w14:paraId="103B889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8. </w:t>
      </w:r>
      <w:r w:rsidRPr="0084305B">
        <w:rPr>
          <w:rFonts w:ascii="Times New Roman" w:hAnsi="Times New Roman" w:cs="Times New Roman"/>
          <w:noProof/>
        </w:rPr>
        <w:tab/>
        <w:t>Weber EU. What shapes perceptions of climate change? Wiley Interdiscip Rev Clim Chang. 2010;1: 332–342. doi:10.1002/wcc.41</w:t>
      </w:r>
    </w:p>
    <w:p w14:paraId="56F3A96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9. </w:t>
      </w:r>
      <w:r w:rsidRPr="0084305B">
        <w:rPr>
          <w:rFonts w:ascii="Times New Roman" w:hAnsi="Times New Roman" w:cs="Times New Roman"/>
          <w:noProof/>
        </w:rPr>
        <w:tab/>
        <w:t xml:space="preserve">Weber EU. What shapes perceptions of climate change? New research since </w:t>
      </w:r>
      <w:r w:rsidRPr="0084305B">
        <w:rPr>
          <w:rFonts w:ascii="Times New Roman" w:hAnsi="Times New Roman" w:cs="Times New Roman"/>
          <w:noProof/>
        </w:rPr>
        <w:lastRenderedPageBreak/>
        <w:t>2010. Wiley Interdiscip Rev Clim Chang. 2016;7: 125–134. doi:10.1002/wcc.377</w:t>
      </w:r>
    </w:p>
    <w:p w14:paraId="5CB59B4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0. </w:t>
      </w:r>
      <w:r w:rsidRPr="0084305B">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3E12864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1. </w:t>
      </w:r>
      <w:r w:rsidRPr="0084305B">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67B60DF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2. </w:t>
      </w:r>
      <w:r w:rsidRPr="0084305B">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4E426AB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3. </w:t>
      </w:r>
      <w:r w:rsidRPr="0084305B">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65059C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4. </w:t>
      </w:r>
      <w:r w:rsidRPr="0084305B">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234C957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5. </w:t>
      </w:r>
      <w:r w:rsidRPr="0084305B">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4C0EF5D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6. </w:t>
      </w:r>
      <w:r w:rsidRPr="0084305B">
        <w:rPr>
          <w:rFonts w:ascii="Times New Roman" w:hAnsi="Times New Roman" w:cs="Times New Roman"/>
          <w:noProof/>
        </w:rPr>
        <w:tab/>
        <w:t>Hart PS, Nisbet EC. Boomerang Effects in Science Communication. Communic Res. 2012;39: 701–723. doi:10.1177/0093650211416646</w:t>
      </w:r>
    </w:p>
    <w:p w14:paraId="74F9D30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7. </w:t>
      </w:r>
      <w:r w:rsidRPr="0084305B">
        <w:rPr>
          <w:rFonts w:ascii="Times New Roman" w:hAnsi="Times New Roman" w:cs="Times New Roman"/>
          <w:noProof/>
        </w:rPr>
        <w:tab/>
        <w:t>Stroud NJ. Media use and political predispositions: Revisiting the concept of selective exposure. Polit Behav. 2008;30: 341–366. doi:10.1007/s11109-007-</w:t>
      </w:r>
      <w:r w:rsidRPr="0084305B">
        <w:rPr>
          <w:rFonts w:ascii="Times New Roman" w:hAnsi="Times New Roman" w:cs="Times New Roman"/>
          <w:noProof/>
        </w:rPr>
        <w:lastRenderedPageBreak/>
        <w:t>9050-9</w:t>
      </w:r>
    </w:p>
    <w:p w14:paraId="2F21ADE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8. </w:t>
      </w:r>
      <w:r w:rsidRPr="0084305B">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3A19423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9. </w:t>
      </w:r>
      <w:r w:rsidRPr="0084305B">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760E4D3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0. </w:t>
      </w:r>
      <w:r w:rsidRPr="0084305B">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1DB5F068"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1. </w:t>
      </w:r>
      <w:r w:rsidRPr="0084305B">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67D4982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2. </w:t>
      </w:r>
      <w:r w:rsidRPr="0084305B">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61DCF5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3. </w:t>
      </w:r>
      <w:r w:rsidRPr="0084305B">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74BDE6A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4. </w:t>
      </w:r>
      <w:r w:rsidRPr="0084305B">
        <w:rPr>
          <w:rFonts w:ascii="Times New Roman" w:hAnsi="Times New Roman" w:cs="Times New Roman"/>
          <w:noProof/>
        </w:rPr>
        <w:tab/>
        <w:t>Zaval L, Keenan EA, Johnson EJ, Weber EU. How warm days increase belief in global warming. Nat Clim Chang. 2014;4: 143–147. doi:10.1038/nclimate2093</w:t>
      </w:r>
    </w:p>
    <w:p w14:paraId="34463D6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5. </w:t>
      </w:r>
      <w:r w:rsidRPr="0084305B">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05AF779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lastRenderedPageBreak/>
        <w:t xml:space="preserve">26. </w:t>
      </w:r>
      <w:r w:rsidRPr="0084305B">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378C5C9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7. </w:t>
      </w:r>
      <w:r w:rsidRPr="0084305B">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1EC7BF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8. </w:t>
      </w:r>
      <w:r w:rsidRPr="0084305B">
        <w:rPr>
          <w:rFonts w:ascii="Times New Roman" w:hAnsi="Times New Roman" w:cs="Times New Roman"/>
          <w:noProof/>
        </w:rPr>
        <w:tab/>
        <w:t>Reser JP, Bradley GL, Ellul MC. Encountering climate change: ‘seeing’ is more than ‘believing.’ Wiley Interdiscip Rev Clim Chang. 2014;5: 521–537. doi:10.1002/wcc.286</w:t>
      </w:r>
    </w:p>
    <w:p w14:paraId="7003CA2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9. </w:t>
      </w:r>
      <w:r w:rsidRPr="0084305B">
        <w:rPr>
          <w:rFonts w:ascii="Times New Roman" w:hAnsi="Times New Roman" w:cs="Times New Roman"/>
          <w:noProof/>
        </w:rPr>
        <w:tab/>
        <w:t>Li Y, Johnson EJ, Zaval L. Local warming: Daily temperature change influences belief in global warming. Psychol Sci. 2011;22: 454–459. doi:10.1177/0956797611400913</w:t>
      </w:r>
    </w:p>
    <w:p w14:paraId="5C6E8BA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0. </w:t>
      </w:r>
      <w:r w:rsidRPr="0084305B">
        <w:rPr>
          <w:rFonts w:ascii="Times New Roman" w:hAnsi="Times New Roman" w:cs="Times New Roman"/>
          <w:noProof/>
        </w:rPr>
        <w:tab/>
        <w:t>Hamilton LC, Keim BD. Regional variation in perceptions about climate change. Int J Climatol. 2009;29: 2348–2352. doi:10.1002/joc.1930</w:t>
      </w:r>
    </w:p>
    <w:p w14:paraId="17EFCDD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1. </w:t>
      </w:r>
      <w:r w:rsidRPr="0084305B">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65B8CB4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2. </w:t>
      </w:r>
      <w:r w:rsidRPr="0084305B">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7D5C687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3. </w:t>
      </w:r>
      <w:r w:rsidRPr="0084305B">
        <w:rPr>
          <w:rFonts w:ascii="Times New Roman" w:hAnsi="Times New Roman" w:cs="Times New Roman"/>
          <w:noProof/>
        </w:rPr>
        <w:tab/>
        <w:t>Scruggs L, Benegal S. Declining public concern about climate change: Can we blame the great recession? Glob Environ Chang. 2012;22: 505–515. doi:10.1016/j.gloenvcha.2012.01.002</w:t>
      </w:r>
    </w:p>
    <w:p w14:paraId="5D219EF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4. </w:t>
      </w:r>
      <w:r w:rsidRPr="0084305B">
        <w:rPr>
          <w:rFonts w:ascii="Times New Roman" w:hAnsi="Times New Roman" w:cs="Times New Roman"/>
          <w:noProof/>
        </w:rPr>
        <w:tab/>
        <w:t xml:space="preserve">Shum RY. Effects of economic recession and local weather on climate change </w:t>
      </w:r>
      <w:r w:rsidRPr="0084305B">
        <w:rPr>
          <w:rFonts w:ascii="Times New Roman" w:hAnsi="Times New Roman" w:cs="Times New Roman"/>
          <w:noProof/>
        </w:rPr>
        <w:lastRenderedPageBreak/>
        <w:t>attitudes. Clim Policy. 2012;12: 38–49. doi:10.1080/14693062.2011.579316</w:t>
      </w:r>
    </w:p>
    <w:p w14:paraId="6DDC208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5. </w:t>
      </w:r>
      <w:r w:rsidRPr="0084305B">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30D7C63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6. </w:t>
      </w:r>
      <w:r w:rsidRPr="0084305B">
        <w:rPr>
          <w:rFonts w:ascii="Times New Roman" w:hAnsi="Times New Roman" w:cs="Times New Roman"/>
          <w:noProof/>
        </w:rPr>
        <w:tab/>
        <w:t>Artur L, Hilhorst D. Everyday realities of climate change adaptation in Mozambique. Glob Environ Chang. 2012;22: 529–536. doi:10.1016/j.gloenvcha.2011.11.013</w:t>
      </w:r>
    </w:p>
    <w:p w14:paraId="60DCCFD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7. </w:t>
      </w:r>
      <w:r w:rsidRPr="0084305B">
        <w:rPr>
          <w:rFonts w:ascii="Times New Roman" w:hAnsi="Times New Roman" w:cs="Times New Roman"/>
          <w:noProof/>
        </w:rPr>
        <w:tab/>
        <w:t>Haluza-DeLay R. Religion and climate change: varieties in viewpoints and practices. Wiley Interdiscip Rev Clim Chang. 2014;5: 261–279. doi:10.1002/wcc.268</w:t>
      </w:r>
    </w:p>
    <w:p w14:paraId="121DBE4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8. </w:t>
      </w:r>
      <w:r w:rsidRPr="0084305B">
        <w:rPr>
          <w:rFonts w:ascii="Times New Roman" w:hAnsi="Times New Roman" w:cs="Times New Roman"/>
          <w:noProof/>
        </w:rPr>
        <w:tab/>
        <w:t>Morrison M, Duncan R, Parton K. Religion Does Matter for Climate Change Attitudes and Behavior. Ebi KL, editor. PLoS One. 2015;10: e0134868. doi:10.1371/journal.pone.0134868</w:t>
      </w:r>
    </w:p>
    <w:p w14:paraId="1A1A51F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9. </w:t>
      </w:r>
      <w:r w:rsidRPr="0084305B">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7EC80B5B"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0. </w:t>
      </w:r>
      <w:r w:rsidRPr="0084305B">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5B68A7F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1. </w:t>
      </w:r>
      <w:r w:rsidRPr="0084305B">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59002C42"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2. </w:t>
      </w:r>
      <w:r w:rsidRPr="0084305B">
        <w:rPr>
          <w:rFonts w:ascii="Times New Roman" w:hAnsi="Times New Roman" w:cs="Times New Roman"/>
          <w:noProof/>
        </w:rPr>
        <w:tab/>
        <w:t xml:space="preserve">Strobl C, Malley J, Tutz G. An Introduction to Recursive Partitioning: </w:t>
      </w:r>
      <w:r w:rsidRPr="0084305B">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76AEBA0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3. </w:t>
      </w:r>
      <w:r w:rsidRPr="0084305B">
        <w:rPr>
          <w:rFonts w:ascii="Times New Roman" w:hAnsi="Times New Roman" w:cs="Times New Roman"/>
          <w:noProof/>
        </w:rPr>
        <w:tab/>
        <w:t>Stekhoven DJ, Buhlmann P. MissForest--non-parametric missing value imputation for mixed-type data. Bioinformatics. 2012;28: 112–118. doi:10.1093/bioinformatics/btr597</w:t>
      </w:r>
    </w:p>
    <w:p w14:paraId="2823F83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4. </w:t>
      </w:r>
      <w:r w:rsidRPr="0084305B">
        <w:rPr>
          <w:rFonts w:ascii="Times New Roman" w:hAnsi="Times New Roman" w:cs="Times New Roman"/>
          <w:noProof/>
        </w:rPr>
        <w:tab/>
        <w:t>Breiman L. Random forests. Mach Learn. 2001;45: 5–32. doi:10.1023/A:1010933404324</w:t>
      </w:r>
    </w:p>
    <w:p w14:paraId="06F5FCB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5. </w:t>
      </w:r>
      <w:r w:rsidRPr="0084305B">
        <w:rPr>
          <w:rFonts w:ascii="Times New Roman" w:hAnsi="Times New Roman" w:cs="Times New Roman"/>
          <w:noProof/>
        </w:rPr>
        <w:tab/>
        <w:t>Wright MN, Ziegler A. ranger: A fast implementation of Random Forests for high dimensional data in C++ and R. J Stat Softw. 2017;77. doi:10.18637/jss.v077.i01</w:t>
      </w:r>
    </w:p>
    <w:p w14:paraId="25ECF52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6. </w:t>
      </w:r>
      <w:r w:rsidRPr="0084305B">
        <w:rPr>
          <w:rFonts w:ascii="Times New Roman" w:hAnsi="Times New Roman" w:cs="Times New Roman"/>
          <w:noProof/>
        </w:rPr>
        <w:tab/>
        <w:t>Nembrini S, König IR, Wright MN. The revival of the Gini importance? Valencia A, editor. Bioinformatics. 2018;34: 3711–3718. doi:10.1093/bioinformatics/bty373</w:t>
      </w:r>
    </w:p>
    <w:p w14:paraId="0E8609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7. </w:t>
      </w:r>
      <w:r w:rsidRPr="0084305B">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4720906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8. </w:t>
      </w:r>
      <w:r w:rsidRPr="0084305B">
        <w:rPr>
          <w:rFonts w:ascii="Times New Roman" w:hAnsi="Times New Roman" w:cs="Times New Roman"/>
          <w:noProof/>
        </w:rPr>
        <w:tab/>
        <w:t>Ishwaran H, Kogalur U. Fast Unified Random Forests for Survival, Regression, and Classification (RF-SRC). 2021. Available: https://cran.r-project.org/package=randomForestSRC</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12"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13"/>
      <w:footerReference w:type="default" r:id="rId14"/>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12A2C" w14:textId="77777777" w:rsidR="003570CE" w:rsidRDefault="003570CE" w:rsidP="004D3E78">
      <w:r>
        <w:separator/>
      </w:r>
    </w:p>
  </w:endnote>
  <w:endnote w:type="continuationSeparator" w:id="0">
    <w:p w14:paraId="1A37B8AD" w14:textId="77777777" w:rsidR="003570CE" w:rsidRDefault="003570CE"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7C3395" w:rsidRDefault="007C3395"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7C3395" w:rsidRDefault="007C339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7C3395" w:rsidRDefault="007C3395"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7C3395" w:rsidRDefault="007C339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E1625" w14:textId="77777777" w:rsidR="003570CE" w:rsidRDefault="003570CE" w:rsidP="004D3E78">
      <w:r>
        <w:separator/>
      </w:r>
    </w:p>
  </w:footnote>
  <w:footnote w:type="continuationSeparator" w:id="0">
    <w:p w14:paraId="44E105F8" w14:textId="77777777" w:rsidR="003570CE" w:rsidRDefault="003570CE"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34847"/>
    <w:rsid w:val="000377DE"/>
    <w:rsid w:val="0008765C"/>
    <w:rsid w:val="00114396"/>
    <w:rsid w:val="00125785"/>
    <w:rsid w:val="00126B6A"/>
    <w:rsid w:val="00182DE4"/>
    <w:rsid w:val="0018796A"/>
    <w:rsid w:val="001A0F84"/>
    <w:rsid w:val="001D757C"/>
    <w:rsid w:val="001E5820"/>
    <w:rsid w:val="002450FB"/>
    <w:rsid w:val="002926D3"/>
    <w:rsid w:val="0032614A"/>
    <w:rsid w:val="003570CE"/>
    <w:rsid w:val="003B2E89"/>
    <w:rsid w:val="003C7C94"/>
    <w:rsid w:val="003E5ABD"/>
    <w:rsid w:val="004178E4"/>
    <w:rsid w:val="00444C1A"/>
    <w:rsid w:val="004949C9"/>
    <w:rsid w:val="004C5701"/>
    <w:rsid w:val="004D29E7"/>
    <w:rsid w:val="004D3E78"/>
    <w:rsid w:val="00511238"/>
    <w:rsid w:val="005F0ACD"/>
    <w:rsid w:val="00614871"/>
    <w:rsid w:val="00635CFA"/>
    <w:rsid w:val="00661DAC"/>
    <w:rsid w:val="00683ACF"/>
    <w:rsid w:val="0069611E"/>
    <w:rsid w:val="006C4AB4"/>
    <w:rsid w:val="006D1E47"/>
    <w:rsid w:val="00743055"/>
    <w:rsid w:val="0074455D"/>
    <w:rsid w:val="007C3395"/>
    <w:rsid w:val="0084305B"/>
    <w:rsid w:val="00854670"/>
    <w:rsid w:val="00857B4E"/>
    <w:rsid w:val="00867F76"/>
    <w:rsid w:val="00873650"/>
    <w:rsid w:val="00876B5A"/>
    <w:rsid w:val="0089047D"/>
    <w:rsid w:val="008B5A8F"/>
    <w:rsid w:val="008F521B"/>
    <w:rsid w:val="009132D9"/>
    <w:rsid w:val="00985D18"/>
    <w:rsid w:val="00997E8E"/>
    <w:rsid w:val="009E4B00"/>
    <w:rsid w:val="00A37ACA"/>
    <w:rsid w:val="00A405D7"/>
    <w:rsid w:val="00A41D41"/>
    <w:rsid w:val="00A720F7"/>
    <w:rsid w:val="00A920FF"/>
    <w:rsid w:val="00AA39C2"/>
    <w:rsid w:val="00AB05A2"/>
    <w:rsid w:val="00AC0871"/>
    <w:rsid w:val="00B62550"/>
    <w:rsid w:val="00B67C74"/>
    <w:rsid w:val="00B92702"/>
    <w:rsid w:val="00BB5BCF"/>
    <w:rsid w:val="00BE442A"/>
    <w:rsid w:val="00BF43F4"/>
    <w:rsid w:val="00C03848"/>
    <w:rsid w:val="00C15E96"/>
    <w:rsid w:val="00CE04F9"/>
    <w:rsid w:val="00CE0CC2"/>
    <w:rsid w:val="00D13C05"/>
    <w:rsid w:val="00D864DC"/>
    <w:rsid w:val="00DA66E1"/>
    <w:rsid w:val="00DC0476"/>
    <w:rsid w:val="00DC5D1C"/>
    <w:rsid w:val="00DD2B0D"/>
    <w:rsid w:val="00DD2D62"/>
    <w:rsid w:val="00E166BC"/>
    <w:rsid w:val="00EB7C2A"/>
    <w:rsid w:val="00EC6429"/>
    <w:rsid w:val="00EE2128"/>
    <w:rsid w:val="00F0350A"/>
    <w:rsid w:val="00F04333"/>
    <w:rsid w:val="00F203D3"/>
    <w:rsid w:val="00F717A3"/>
    <w:rsid w:val="00FA0D72"/>
    <w:rsid w:val="00FB0DCD"/>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www.plosone.org/static/figureGuidelin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6786</Words>
  <Characters>147327</Characters>
  <Application>Microsoft Office Word</Application>
  <DocSecurity>0</DocSecurity>
  <Lines>1227</Lines>
  <Paragraphs>3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